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 xml:space="preserve">or example, Washington Metropolitan Area Transit Authority reported that </w:t>
      </w:r>
      <w:proofErr w:type="spellStart"/>
      <w:r w:rsidR="00BE65E9">
        <w:rPr>
          <w:rFonts w:ascii="Times New Roman" w:hAnsi="Times New Roman" w:cs="Times New Roman"/>
          <w:sz w:val="24"/>
        </w:rPr>
        <w:t>metrorail</w:t>
      </w:r>
      <w:proofErr w:type="spellEnd"/>
      <w:r w:rsidR="00BE65E9">
        <w:rPr>
          <w:rFonts w:ascii="Times New Roman" w:hAnsi="Times New Roman" w:cs="Times New Roman"/>
          <w:sz w:val="24"/>
        </w:rPr>
        <w:t xml:space="preserve">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 xml:space="preserve">d </w:t>
      </w:r>
      <w:r w:rsidR="00B13F7C">
        <w:rPr>
          <w:rFonts w:ascii="Times New Roman" w:hAnsi="Times New Roman" w:cs="Times New Roman"/>
          <w:sz w:val="24"/>
        </w:rPr>
        <w:lastRenderedPageBreak/>
        <w:t>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B93C6E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Pr="00EA0A5B">
        <w:rPr>
          <w:rFonts w:ascii="Times New Roman" w:hAnsi="Times New Roman" w:cs="Times New Roman"/>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2CACBFD1"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020406EF"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EA0A5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2D955354"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EA0A5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362C1D9F" w14:textId="4E8314CF"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 xml:space="preserve">To test this hypothesis, we use the table “Occupation for Employed Civilian Population 16 years and </w:t>
      </w:r>
      <w:proofErr w:type="gramStart"/>
      <w:r w:rsidR="004875BB">
        <w:rPr>
          <w:rFonts w:ascii="Times New Roman" w:hAnsi="Times New Roman" w:cs="Times New Roman"/>
          <w:sz w:val="24"/>
        </w:rPr>
        <w:t>Over</w:t>
      </w:r>
      <w:proofErr w:type="gramEnd"/>
      <w:r w:rsidR="004875BB">
        <w:rPr>
          <w:rFonts w:ascii="Times New Roman" w:hAnsi="Times New Roman" w:cs="Times New Roman"/>
          <w:sz w:val="24"/>
        </w:rPr>
        <w:t xml:space="preserve">” from the most recent American Community Survey 5-year estimates (2014 – 2018). The table contains the number of employed population </w:t>
      </w:r>
      <w:r w:rsidR="00141CCE">
        <w:rPr>
          <w:rFonts w:ascii="Times New Roman" w:hAnsi="Times New Roman" w:cs="Times New Roman"/>
          <w:sz w:val="24"/>
        </w:rPr>
        <w:t>in different industries; among these occupation categories, we assign “Management, Business, and Financial Operations Occupations”, “Professional and Related Occupations”, and “Office and Administrative Support Occupations” as the occupations with which people can work from home remotely.</w:t>
      </w:r>
    </w:p>
    <w:p w14:paraId="1E3C5E8D" w14:textId="3A95C9E4" w:rsidR="0094562F"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771F31">
        <w:rPr>
          <w:rFonts w:ascii="Times New Roman" w:hAnsi="Times New Roman" w:cs="Times New Roman" w:hint="eastAsia"/>
          <w:sz w:val="24"/>
        </w:rPr>
        <w:t>two</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72EB1">
        <w:rPr>
          <w:rFonts w:ascii="Times New Roman" w:hAnsi="Times New Roman" w:cs="Times New Roman"/>
          <w:sz w:val="24"/>
        </w:rPr>
        <w:t xml:space="preserve">awareness, which can be measured by the </w:t>
      </w:r>
      <w:r w:rsidR="00771F31">
        <w:rPr>
          <w:rFonts w:ascii="Times New Roman" w:hAnsi="Times New Roman" w:cs="Times New Roman"/>
          <w:sz w:val="24"/>
        </w:rPr>
        <w:t>aggregated geotagged Twitter data</w:t>
      </w:r>
      <w:r w:rsidR="007E1F98">
        <w:rPr>
          <w:rFonts w:ascii="Times New Roman" w:hAnsi="Times New Roman" w:cs="Times New Roman"/>
          <w:sz w:val="24"/>
        </w:rPr>
        <w:t xml:space="preserve">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8B6CC4"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1468ED9E"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EA0A5B">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4"/>
      <w:r w:rsidR="00BF4290">
        <w:rPr>
          <w:rFonts w:ascii="Times New Roman" w:hAnsi="Times New Roman" w:cs="Times New Roman"/>
          <w:sz w:val="24"/>
        </w:rPr>
        <w:t>Due to earlier response, the transit users in these area may be exposed to less risk during the pandemic.</w:t>
      </w:r>
      <w:commentRangeEnd w:id="4"/>
      <w:r w:rsidR="0036513D">
        <w:rPr>
          <w:rStyle w:val="CommentReference"/>
        </w:rPr>
        <w:commentReference w:id="4"/>
      </w:r>
    </w:p>
    <w:p w14:paraId="38EFE0F3" w14:textId="3A41E984" w:rsidR="00994D3F" w:rsidRDefault="002D26B2"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7D0E8305" w:rsidR="007644C8" w:rsidRDefault="00994D3F" w:rsidP="008E11AA">
      <w:pPr>
        <w:jc w:val="center"/>
        <w:rPr>
          <w:rFonts w:ascii="Times New Roman" w:hAnsi="Times New Roman" w:cs="Times New Roman"/>
          <w:sz w:val="24"/>
        </w:rPr>
      </w:pPr>
      <w:bookmarkStart w:id="5"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EA0A5B">
        <w:rPr>
          <w:rFonts w:ascii="Times New Roman" w:hAnsi="Times New Roman" w:cs="Times New Roman"/>
          <w:noProof/>
          <w:sz w:val="24"/>
        </w:rPr>
        <w:t>5</w:t>
      </w:r>
      <w:r w:rsidRPr="008E11AA">
        <w:rPr>
          <w:rFonts w:ascii="Times New Roman" w:hAnsi="Times New Roman" w:cs="Times New Roman"/>
          <w:sz w:val="24"/>
        </w:rPr>
        <w:fldChar w:fldCharType="end"/>
      </w:r>
      <w:bookmarkEnd w:id="5"/>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77777777" w:rsidR="009D23CC" w:rsidRDefault="005A7862" w:rsidP="00C94B4E">
      <w:pPr>
        <w:rPr>
          <w:rFonts w:ascii="Times New Roman" w:hAnsi="Times New Roman" w:cs="Times New Roman"/>
          <w:sz w:val="24"/>
        </w:rPr>
      </w:pPr>
      <w:r>
        <w:rPr>
          <w:rFonts w:ascii="Times New Roman" w:hAnsi="Times New Roman" w:cs="Times New Roman"/>
          <w:sz w:val="24"/>
        </w:rPr>
        <w:lastRenderedPageBreak/>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hint="eastAsia"/>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7364084" w:rsidR="003E78E9" w:rsidRDefault="00122161" w:rsidP="00122161">
      <w:pPr>
        <w:jc w:val="center"/>
        <w:rPr>
          <w:rFonts w:ascii="Times New Roman" w:hAnsi="Times New Roman" w:cs="Times New Roman"/>
          <w:sz w:val="24"/>
        </w:rPr>
      </w:pPr>
      <w:bookmarkStart w:id="6"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EA0A5B">
        <w:rPr>
          <w:rFonts w:ascii="Times New Roman" w:hAnsi="Times New Roman" w:cs="Times New Roman"/>
          <w:noProof/>
          <w:sz w:val="24"/>
        </w:rPr>
        <w:t>6</w:t>
      </w:r>
      <w:r w:rsidRPr="00122161">
        <w:rPr>
          <w:rFonts w:ascii="Times New Roman" w:hAnsi="Times New Roman" w:cs="Times New Roman"/>
          <w:sz w:val="24"/>
        </w:rPr>
        <w:fldChar w:fldCharType="end"/>
      </w:r>
      <w:bookmarkEnd w:id="6"/>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lastRenderedPageBreak/>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bookmarkStart w:id="7" w:name="_GoBack"/>
      <w:bookmarkEnd w:id="7"/>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3076A5EE">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0314" cy="3210236"/>
                    </a:xfrm>
                    <a:prstGeom prst="rect">
                      <a:avLst/>
                    </a:prstGeom>
                    <a:noFill/>
                    <a:ln>
                      <a:noFill/>
                    </a:ln>
                  </pic:spPr>
                </pic:pic>
              </a:graphicData>
            </a:graphic>
          </wp:inline>
        </w:drawing>
      </w:r>
    </w:p>
    <w:p w14:paraId="492C47AF" w14:textId="3E0E4A46"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a </w:t>
      </w:r>
      <w:r w:rsidR="0091399D">
        <w:rPr>
          <w:rFonts w:ascii="Times New Roman" w:hAnsi="Times New Roman" w:cs="Times New Roman"/>
          <w:i/>
          <w:sz w:val="24"/>
        </w:rPr>
        <w:t>G</w:t>
      </w:r>
      <w:r w:rsidR="0003347A" w:rsidRPr="0091399D">
        <w:rPr>
          <w:rFonts w:ascii="Times New Roman" w:hAnsi="Times New Roman" w:cs="Times New Roman"/>
          <w:i/>
          <w:sz w:val="24"/>
        </w:rPr>
        <w:t xml:space="preserve">eneralized Procrustes </w:t>
      </w:r>
      <w:r w:rsidR="0091399D">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F76691">
        <w:rPr>
          <w:rFonts w:ascii="Times New Roman" w:hAnsi="Times New Roman" w:cs="Times New Roman"/>
          <w:sz w:val="24"/>
        </w:rPr>
        <w:t xml:space="preserve"> factors: f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In practice, we will 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070F0F5" w:rsidR="00EC7615" w:rsidRPr="0053358D" w:rsidRDefault="008B6CC4" w:rsidP="008B6CC4">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m:t>
                </m:r>
                <m:r>
                  <w:rPr>
                    <w:rFonts w:ascii="Cambria Math" w:eastAsia="Yu Mincho" w:hAnsi="Cambria Math" w:cs="Times New Roman"/>
                    <w:sz w:val="24"/>
                    <w:szCs w:val="24"/>
                    <w:lang w:eastAsia="ja-JP"/>
                  </w:rPr>
                  <m:t>(p)</m:t>
                </m:r>
                <m:r>
                  <w:rPr>
                    <w:rFonts w:ascii="Cambria Math" w:eastAsia="Yu Mincho" w:hAnsi="Cambria Math" w:cs="Times New Roman"/>
                    <w:sz w:val="24"/>
                    <w:szCs w:val="24"/>
                    <w:lang w:eastAsia="ja-JP"/>
                  </w:rPr>
                  <m:t>=</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oMath>
            </m:oMathPara>
          </w:p>
        </w:tc>
        <w:tc>
          <w:tcPr>
            <w:tcW w:w="280" w:type="pct"/>
            <w:vAlign w:val="center"/>
            <w:hideMark/>
          </w:tcPr>
          <w:p w14:paraId="2D027B23"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3AC7CF37" w:rsidR="00EC7615" w:rsidRDefault="008B6CC4" w:rsidP="00C94B4E">
      <w:pPr>
        <w:rPr>
          <w:rFonts w:ascii="Times New Roman" w:hAnsi="Times New Roman" w:cs="Times New Roman"/>
          <w:sz w:val="24"/>
        </w:rPr>
      </w:pPr>
      <w:r>
        <w:rPr>
          <w:rFonts w:ascii="Times New Roman" w:hAnsi="Times New Roman" w:cs="Times New Roman"/>
          <w:sz w:val="24"/>
        </w:rPr>
        <w:t>Where: S is the Procrustes distance</w:t>
      </w:r>
      <w:r w:rsidR="00447CA7">
        <w:rPr>
          <w:rFonts w:ascii="Times New Roman" w:hAnsi="Times New Roman" w:cs="Times New Roman"/>
          <w:sz w:val="24"/>
        </w:rPr>
        <w:t>,</w:t>
      </w:r>
      <w:r w:rsidR="00EC7615">
        <w:rPr>
          <w:rFonts w:ascii="Times New Roman" w:hAnsi="Times New Roman" w:cs="Times New Roman"/>
          <w:sz w:val="24"/>
        </w:rPr>
        <w:t xml:space="preserve"> </w:t>
      </w:r>
      <w:r w:rsidR="00447CA7">
        <w:rPr>
          <w:rFonts w:ascii="Times New Roman" w:hAnsi="Times New Roman" w:cs="Times New Roman"/>
          <w:sz w:val="24"/>
        </w:rPr>
        <w:t>p is the stretch factor,</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357247">
        <w:trPr>
          <w:trHeight w:val="820"/>
          <w:jc w:val="center"/>
        </w:trPr>
        <w:tc>
          <w:tcPr>
            <w:tcW w:w="258" w:type="pct"/>
            <w:vAlign w:val="center"/>
          </w:tcPr>
          <w:p w14:paraId="2E0C36A3" w14:textId="77777777" w:rsidR="00EC7615" w:rsidRPr="00E714F0" w:rsidRDefault="00EC7615" w:rsidP="00357247">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EC7615"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77777777" w:rsidR="00EC7615" w:rsidRPr="00E714F0" w:rsidRDefault="00EC7615" w:rsidP="00357247">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2FB1BB94"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 xml:space="preserve">of degree of shape similarity. Larger Procrustes distance means that the shape of current demand curve is more different from the normal one; this could reflect some very important aspects of </w:t>
      </w:r>
      <w:r w:rsidR="00822762">
        <w:rPr>
          <w:rFonts w:ascii="Times New Roman" w:hAnsi="Times New Roman" w:cs="Times New Roman"/>
          <w:sz w:val="24"/>
        </w:rPr>
        <w:t xml:space="preserve">the city’s transit </w:t>
      </w:r>
      <w:r w:rsidR="003C1138">
        <w:rPr>
          <w:rFonts w:ascii="Times New Roman" w:hAnsi="Times New Roman" w:cs="Times New Roman"/>
          <w:sz w:val="24"/>
        </w:rPr>
        <w:t>mobility patterns</w:t>
      </w:r>
      <w:r w:rsidR="00822762">
        <w:rPr>
          <w:rFonts w:ascii="Times New Roman" w:hAnsi="Times New Roman" w:cs="Times New Roman"/>
          <w:sz w:val="24"/>
        </w:rPr>
        <w:t>, especially for commuting to work</w:t>
      </w:r>
      <w:r w:rsidR="003C1138">
        <w:rPr>
          <w:rFonts w:ascii="Times New Roman" w:hAnsi="Times New Roman" w:cs="Times New Roman"/>
          <w:sz w:val="24"/>
        </w:rPr>
        <w:t xml:space="preserve">. </w:t>
      </w:r>
      <w:r w:rsidR="00822762">
        <w:rPr>
          <w:rFonts w:ascii="Times New Roman" w:hAnsi="Times New Roman" w:cs="Times New Roman"/>
          <w:sz w:val="24"/>
        </w:rPr>
        <w:t xml:space="preserve">If the shape tends to persist during the pandemic,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15DEC013" w14:textId="77777777" w:rsidR="00822762" w:rsidRPr="00822762"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p>
    <w:p w14:paraId="1D7B57EB" w14:textId="77777777" w:rsidR="00822762" w:rsidRDefault="00822762" w:rsidP="00822762">
      <w:pPr>
        <w:rPr>
          <w:rFonts w:ascii="Times New Roman" w:hAnsi="Times New Roman" w:cs="Times New Roman"/>
          <w:sz w:val="24"/>
        </w:rPr>
      </w:pPr>
    </w:p>
    <w:p w14:paraId="18F52305" w14:textId="0F4D4246" w:rsidR="008C272E" w:rsidRDefault="008C272E" w:rsidP="00C94B4E">
      <w:pPr>
        <w:rPr>
          <w:rFonts w:ascii="Times New Roman" w:hAnsi="Times New Roman" w:cs="Times New Roman"/>
          <w:sz w:val="24"/>
        </w:rPr>
      </w:pPr>
    </w:p>
    <w:p w14:paraId="610D8038" w14:textId="5DFCD137" w:rsidR="008B6CC4" w:rsidRDefault="008B6CC4" w:rsidP="00C94B4E">
      <w:pPr>
        <w:rPr>
          <w:rFonts w:ascii="Times New Roman" w:hAnsi="Times New Roman" w:cs="Times New Roman"/>
          <w:sz w:val="24"/>
        </w:rPr>
      </w:pPr>
    </w:p>
    <w:p w14:paraId="46F301E6" w14:textId="739CA300" w:rsidR="008B6CC4" w:rsidRDefault="008B6CC4" w:rsidP="00C94B4E">
      <w:pPr>
        <w:rPr>
          <w:rFonts w:ascii="Times New Roman" w:hAnsi="Times New Roman" w:cs="Times New Roman"/>
          <w:sz w:val="24"/>
        </w:rPr>
      </w:pPr>
    </w:p>
    <w:p w14:paraId="5B263E05" w14:textId="77777777" w:rsidR="008B6CC4" w:rsidRPr="00437C67" w:rsidRDefault="008B6CC4" w:rsidP="00C94B4E">
      <w:pPr>
        <w:rPr>
          <w:rFonts w:ascii="Times New Roman" w:hAnsi="Times New Roman" w:cs="Times New Roman"/>
          <w:sz w:val="24"/>
        </w:rPr>
      </w:pPr>
    </w:p>
    <w:sectPr w:rsidR="008B6CC4"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4-04T22:59:00Z" w:initials="LL">
    <w:p w14:paraId="5125CEE9" w14:textId="3A42FC6A" w:rsidR="008B6CC4" w:rsidRDefault="008B6CC4">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3347A"/>
    <w:rsid w:val="000543B3"/>
    <w:rsid w:val="000549D4"/>
    <w:rsid w:val="00073A24"/>
    <w:rsid w:val="00075952"/>
    <w:rsid w:val="00081DD1"/>
    <w:rsid w:val="00090F74"/>
    <w:rsid w:val="000A2195"/>
    <w:rsid w:val="000A6EA2"/>
    <w:rsid w:val="000B140E"/>
    <w:rsid w:val="000B5AC0"/>
    <w:rsid w:val="000D004F"/>
    <w:rsid w:val="000F70EA"/>
    <w:rsid w:val="000F73CC"/>
    <w:rsid w:val="0010431A"/>
    <w:rsid w:val="00105D71"/>
    <w:rsid w:val="001073FC"/>
    <w:rsid w:val="00110BD1"/>
    <w:rsid w:val="00116D16"/>
    <w:rsid w:val="00120206"/>
    <w:rsid w:val="00120A5B"/>
    <w:rsid w:val="00122161"/>
    <w:rsid w:val="00133870"/>
    <w:rsid w:val="00141CCE"/>
    <w:rsid w:val="001440EF"/>
    <w:rsid w:val="001449DF"/>
    <w:rsid w:val="00155961"/>
    <w:rsid w:val="00155C96"/>
    <w:rsid w:val="00176C57"/>
    <w:rsid w:val="001957B2"/>
    <w:rsid w:val="001C3DE3"/>
    <w:rsid w:val="001D03FB"/>
    <w:rsid w:val="001F6502"/>
    <w:rsid w:val="00204394"/>
    <w:rsid w:val="00207C8A"/>
    <w:rsid w:val="00215799"/>
    <w:rsid w:val="00224629"/>
    <w:rsid w:val="00245F2F"/>
    <w:rsid w:val="0024648E"/>
    <w:rsid w:val="00252CC5"/>
    <w:rsid w:val="00270094"/>
    <w:rsid w:val="00274488"/>
    <w:rsid w:val="00274872"/>
    <w:rsid w:val="002942CB"/>
    <w:rsid w:val="0029546E"/>
    <w:rsid w:val="00297ED7"/>
    <w:rsid w:val="002B36F6"/>
    <w:rsid w:val="002B6A9D"/>
    <w:rsid w:val="002B7AAD"/>
    <w:rsid w:val="002C4295"/>
    <w:rsid w:val="002C6C4D"/>
    <w:rsid w:val="002D14F6"/>
    <w:rsid w:val="002D26B2"/>
    <w:rsid w:val="002E3F17"/>
    <w:rsid w:val="002E535A"/>
    <w:rsid w:val="002E5D0A"/>
    <w:rsid w:val="002E60C3"/>
    <w:rsid w:val="002F0BE4"/>
    <w:rsid w:val="002F1054"/>
    <w:rsid w:val="003013CC"/>
    <w:rsid w:val="00303927"/>
    <w:rsid w:val="00316CDD"/>
    <w:rsid w:val="00317DE0"/>
    <w:rsid w:val="003309FC"/>
    <w:rsid w:val="0033136D"/>
    <w:rsid w:val="00332B49"/>
    <w:rsid w:val="00336BFA"/>
    <w:rsid w:val="0034062D"/>
    <w:rsid w:val="003406DD"/>
    <w:rsid w:val="0034581A"/>
    <w:rsid w:val="003463CF"/>
    <w:rsid w:val="003468BE"/>
    <w:rsid w:val="00350FAC"/>
    <w:rsid w:val="00364357"/>
    <w:rsid w:val="0036513D"/>
    <w:rsid w:val="00371F71"/>
    <w:rsid w:val="00383CFD"/>
    <w:rsid w:val="00386C64"/>
    <w:rsid w:val="003A6E98"/>
    <w:rsid w:val="003B6D91"/>
    <w:rsid w:val="003C1138"/>
    <w:rsid w:val="003C5215"/>
    <w:rsid w:val="003C621A"/>
    <w:rsid w:val="003E0B87"/>
    <w:rsid w:val="003E78E9"/>
    <w:rsid w:val="003F7079"/>
    <w:rsid w:val="003F7FCA"/>
    <w:rsid w:val="00411925"/>
    <w:rsid w:val="004133BE"/>
    <w:rsid w:val="00424DE5"/>
    <w:rsid w:val="00430BAD"/>
    <w:rsid w:val="00437C67"/>
    <w:rsid w:val="004402AF"/>
    <w:rsid w:val="004437D6"/>
    <w:rsid w:val="00447CA7"/>
    <w:rsid w:val="00452057"/>
    <w:rsid w:val="00463912"/>
    <w:rsid w:val="00466F20"/>
    <w:rsid w:val="0047170D"/>
    <w:rsid w:val="00477314"/>
    <w:rsid w:val="00477C36"/>
    <w:rsid w:val="004875BB"/>
    <w:rsid w:val="00491240"/>
    <w:rsid w:val="00496F07"/>
    <w:rsid w:val="004B37BE"/>
    <w:rsid w:val="004C7246"/>
    <w:rsid w:val="004E1FFE"/>
    <w:rsid w:val="005004F2"/>
    <w:rsid w:val="00502E21"/>
    <w:rsid w:val="00521D71"/>
    <w:rsid w:val="005254FE"/>
    <w:rsid w:val="00525FEE"/>
    <w:rsid w:val="00531970"/>
    <w:rsid w:val="0053358D"/>
    <w:rsid w:val="00535EFB"/>
    <w:rsid w:val="0053692C"/>
    <w:rsid w:val="00536C79"/>
    <w:rsid w:val="00537C57"/>
    <w:rsid w:val="00547A26"/>
    <w:rsid w:val="0055440C"/>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0797"/>
    <w:rsid w:val="006629E7"/>
    <w:rsid w:val="00675BEF"/>
    <w:rsid w:val="006921B3"/>
    <w:rsid w:val="00696FCA"/>
    <w:rsid w:val="006A07D0"/>
    <w:rsid w:val="006A408E"/>
    <w:rsid w:val="006C53E4"/>
    <w:rsid w:val="006E2A7F"/>
    <w:rsid w:val="006E6781"/>
    <w:rsid w:val="006F07EE"/>
    <w:rsid w:val="006F24F4"/>
    <w:rsid w:val="006F7F5E"/>
    <w:rsid w:val="00727712"/>
    <w:rsid w:val="007277F3"/>
    <w:rsid w:val="0073245E"/>
    <w:rsid w:val="0074192C"/>
    <w:rsid w:val="00746ECE"/>
    <w:rsid w:val="00752EEA"/>
    <w:rsid w:val="00762967"/>
    <w:rsid w:val="007638D1"/>
    <w:rsid w:val="007644C8"/>
    <w:rsid w:val="0076745A"/>
    <w:rsid w:val="0077132D"/>
    <w:rsid w:val="00771F31"/>
    <w:rsid w:val="00777429"/>
    <w:rsid w:val="00786A02"/>
    <w:rsid w:val="00786A83"/>
    <w:rsid w:val="007A3D46"/>
    <w:rsid w:val="007B2BFB"/>
    <w:rsid w:val="007B687B"/>
    <w:rsid w:val="007B7D0E"/>
    <w:rsid w:val="007C06D9"/>
    <w:rsid w:val="007C1B52"/>
    <w:rsid w:val="007D2A75"/>
    <w:rsid w:val="007E011C"/>
    <w:rsid w:val="007E0F29"/>
    <w:rsid w:val="007E1F98"/>
    <w:rsid w:val="007F693E"/>
    <w:rsid w:val="007F6FFC"/>
    <w:rsid w:val="00822762"/>
    <w:rsid w:val="008230AE"/>
    <w:rsid w:val="008357A0"/>
    <w:rsid w:val="008404FA"/>
    <w:rsid w:val="00843786"/>
    <w:rsid w:val="0086511B"/>
    <w:rsid w:val="00866BDE"/>
    <w:rsid w:val="00867DF8"/>
    <w:rsid w:val="00870569"/>
    <w:rsid w:val="00872EB1"/>
    <w:rsid w:val="00873796"/>
    <w:rsid w:val="00897D52"/>
    <w:rsid w:val="008B39CA"/>
    <w:rsid w:val="008B4664"/>
    <w:rsid w:val="008B6CC4"/>
    <w:rsid w:val="008C01D3"/>
    <w:rsid w:val="008C272E"/>
    <w:rsid w:val="008C4A7A"/>
    <w:rsid w:val="008E049C"/>
    <w:rsid w:val="008E11AA"/>
    <w:rsid w:val="008E5A8A"/>
    <w:rsid w:val="008E6126"/>
    <w:rsid w:val="00900720"/>
    <w:rsid w:val="0091399D"/>
    <w:rsid w:val="00927F0A"/>
    <w:rsid w:val="0093768B"/>
    <w:rsid w:val="0094562F"/>
    <w:rsid w:val="00952460"/>
    <w:rsid w:val="009566AD"/>
    <w:rsid w:val="00966503"/>
    <w:rsid w:val="009910BC"/>
    <w:rsid w:val="00994D3F"/>
    <w:rsid w:val="009A08EE"/>
    <w:rsid w:val="009A1435"/>
    <w:rsid w:val="009B1011"/>
    <w:rsid w:val="009B4324"/>
    <w:rsid w:val="009C7D12"/>
    <w:rsid w:val="009D23CC"/>
    <w:rsid w:val="009D2976"/>
    <w:rsid w:val="009E2DD1"/>
    <w:rsid w:val="009E3FAF"/>
    <w:rsid w:val="009F5DFE"/>
    <w:rsid w:val="00A03B78"/>
    <w:rsid w:val="00A31DD6"/>
    <w:rsid w:val="00A3659D"/>
    <w:rsid w:val="00A418D1"/>
    <w:rsid w:val="00A45699"/>
    <w:rsid w:val="00A51EAF"/>
    <w:rsid w:val="00A553D4"/>
    <w:rsid w:val="00A5723F"/>
    <w:rsid w:val="00A72646"/>
    <w:rsid w:val="00A729CA"/>
    <w:rsid w:val="00A9200A"/>
    <w:rsid w:val="00A93B3E"/>
    <w:rsid w:val="00AA2B6D"/>
    <w:rsid w:val="00AB345C"/>
    <w:rsid w:val="00AC24E8"/>
    <w:rsid w:val="00AC308C"/>
    <w:rsid w:val="00AC6DEC"/>
    <w:rsid w:val="00AD01A2"/>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94C4A"/>
    <w:rsid w:val="00BA1D26"/>
    <w:rsid w:val="00BB2D68"/>
    <w:rsid w:val="00BE3046"/>
    <w:rsid w:val="00BE4005"/>
    <w:rsid w:val="00BE65E9"/>
    <w:rsid w:val="00BF0E9F"/>
    <w:rsid w:val="00BF1219"/>
    <w:rsid w:val="00BF4290"/>
    <w:rsid w:val="00BF4721"/>
    <w:rsid w:val="00BF6F4A"/>
    <w:rsid w:val="00C0104E"/>
    <w:rsid w:val="00C049FF"/>
    <w:rsid w:val="00C142B6"/>
    <w:rsid w:val="00C15CF3"/>
    <w:rsid w:val="00C32E3A"/>
    <w:rsid w:val="00C40226"/>
    <w:rsid w:val="00C40D26"/>
    <w:rsid w:val="00C52BD7"/>
    <w:rsid w:val="00C64AE5"/>
    <w:rsid w:val="00C74333"/>
    <w:rsid w:val="00C74CA2"/>
    <w:rsid w:val="00C822E1"/>
    <w:rsid w:val="00C86182"/>
    <w:rsid w:val="00C94B4E"/>
    <w:rsid w:val="00C96256"/>
    <w:rsid w:val="00CB332C"/>
    <w:rsid w:val="00CC143F"/>
    <w:rsid w:val="00CC1CC4"/>
    <w:rsid w:val="00CC6604"/>
    <w:rsid w:val="00CC713B"/>
    <w:rsid w:val="00CD47C3"/>
    <w:rsid w:val="00CE3C9A"/>
    <w:rsid w:val="00CE4A97"/>
    <w:rsid w:val="00D03D71"/>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76980"/>
    <w:rsid w:val="00E82731"/>
    <w:rsid w:val="00E8357B"/>
    <w:rsid w:val="00E90CEA"/>
    <w:rsid w:val="00EA0A5B"/>
    <w:rsid w:val="00EB31C0"/>
    <w:rsid w:val="00EB4EC1"/>
    <w:rsid w:val="00EC0E43"/>
    <w:rsid w:val="00EC158F"/>
    <w:rsid w:val="00EC166C"/>
    <w:rsid w:val="00EC7615"/>
    <w:rsid w:val="00ED4ED5"/>
    <w:rsid w:val="00EE3242"/>
    <w:rsid w:val="00EF6075"/>
    <w:rsid w:val="00EF69A3"/>
    <w:rsid w:val="00F037DD"/>
    <w:rsid w:val="00F16771"/>
    <w:rsid w:val="00F17DB7"/>
    <w:rsid w:val="00F21C2D"/>
    <w:rsid w:val="00F25B69"/>
    <w:rsid w:val="00F27EBF"/>
    <w:rsid w:val="00F42B46"/>
    <w:rsid w:val="00F4552A"/>
    <w:rsid w:val="00F53487"/>
    <w:rsid w:val="00F6140F"/>
    <w:rsid w:val="00F76691"/>
    <w:rsid w:val="00F93AA2"/>
    <w:rsid w:val="00FB520B"/>
    <w:rsid w:val="00FC4DCA"/>
    <w:rsid w:val="00FC5041"/>
    <w:rsid w:val="00FC6E3C"/>
    <w:rsid w:val="00FD26AB"/>
    <w:rsid w:val="00FD5D6C"/>
    <w:rsid w:val="00FE0625"/>
    <w:rsid w:val="00FE42FD"/>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8E7FB1-69E0-4588-8C48-70AA2BB6B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0</TotalTime>
  <Pages>13</Pages>
  <Words>6298</Words>
  <Characters>3589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4</cp:revision>
  <dcterms:created xsi:type="dcterms:W3CDTF">2020-03-23T15:34:00Z</dcterms:created>
  <dcterms:modified xsi:type="dcterms:W3CDTF">2020-04-11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